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81D5037"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9E3B5C">
        <w:t xml:space="preserve"> or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proofErr w:type="spellStart"/>
      <w:r>
        <w:t>stereoblind</w:t>
      </w:r>
      <w:commentRangeEnd w:id="0"/>
      <w:proofErr w:type="spellEnd"/>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4C2B8496"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appearance of a tennis ball (texture, size) and the physical properties (mass, density, drag coefficient) of a tennis ball (Tennis ball, Congruent), the appearance of a basketball and the physical properties of a basketball (Basketball, Congruent), the appearance of a tennis ball and the physical properties of a basketball (Tennis ball, Incongruent) or the appearance 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2F519B">
        <w:t xml:space="preserve"> and ranged between 4.9035 and 6.8649 m/s</w:t>
      </w:r>
      <w:r w:rsidR="0006438B">
        <w:t xml:space="preserve">. </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06438B"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xml:space="preserve">+ </m:t>
                    </m:r>
                    <m:r>
                      <w:rPr>
                        <w:rFonts w:ascii="Cambria Math" w:hAnsi="Cambria Math"/>
                        <w:lang w:val="de-DE"/>
                      </w:rPr>
                      <m:t>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06438B"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AE384F"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Pr>
          <w:rFonts w:eastAsiaTheme="minorEastAsia"/>
        </w:rPr>
        <w:t xml:space="preserve"> is the </w:t>
      </w:r>
      <w:r w:rsidRPr="00973BEE">
        <w:rPr>
          <w:rFonts w:eastAsiaTheme="minorEastAsia"/>
          <w:i/>
          <w:iCs/>
        </w:rPr>
        <w:t>x</w:t>
      </w:r>
      <w:r>
        <w:rPr>
          <w:rFonts w:eastAsiaTheme="minorEastAsia"/>
        </w:rPr>
        <w:t xml:space="preserve"> position in time</w:t>
      </w:r>
      <w:r w:rsidR="0031622F">
        <w:rPr>
          <w:rFonts w:eastAsiaTheme="minorEastAsia"/>
        </w:rPr>
        <w:t>;</w:t>
      </w:r>
      <w:r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Pr>
          <w:rFonts w:eastAsiaTheme="minorEastAsia"/>
        </w:rPr>
        <w:t>for motion with air drag is constant at </w:t>
      </w:r>
      <w:r w:rsidR="00B76F61">
        <w:rPr>
          <w:rFonts w:eastAsiaTheme="minorEastAsia"/>
        </w:rPr>
        <w:t>0</w:t>
      </w:r>
      <w:r>
        <w:rPr>
          <w:rFonts w:eastAsiaTheme="minorEastAsia"/>
        </w:rPr>
        <w:t xml:space="preserve"> m/s²; </w:t>
      </w:r>
      <w:r w:rsidRPr="00AF1EE1">
        <w:rPr>
          <w:rFonts w:eastAsiaTheme="minorEastAsia"/>
          <w:i/>
          <w:iCs/>
        </w:rPr>
        <w:t>t</w:t>
      </w:r>
      <w:r>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Pr="0006438B">
        <w:rPr>
          <w:rFonts w:eastAsiaTheme="minorEastAsia"/>
        </w:rPr>
        <w:t xml:space="preserve"> refers to</w:t>
      </w:r>
      <w:r>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Pr>
          <w:rFonts w:eastAsiaTheme="minorEastAsia"/>
        </w:rPr>
        <w:t xml:space="preserve"> is the </w:t>
      </w:r>
      <w:r w:rsidRPr="00AF1EE1">
        <w:rPr>
          <w:rFonts w:eastAsiaTheme="minorEastAsia"/>
          <w:i/>
          <w:iCs/>
        </w:rPr>
        <w:t>y</w:t>
      </w:r>
      <w:r>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Pr>
          <w:rFonts w:eastAsiaTheme="minorEastAsia"/>
        </w:rPr>
        <w:t xml:space="preserve">which for motion without air drag is constant at </w:t>
      </w:r>
      <w:r w:rsidR="00B76F61">
        <w:rPr>
          <w:rFonts w:eastAsiaTheme="minorEastAsia"/>
        </w:rPr>
        <w:t>earth gravity</w:t>
      </w:r>
      <w:r>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0E24BD">
        <w:trPr>
          <w:trHeight w:val="376"/>
        </w:trPr>
        <w:tc>
          <w:tcPr>
            <w:tcW w:w="8314" w:type="dxa"/>
            <w:shd w:val="clear" w:color="auto" w:fill="FFFFFF" w:themeFill="background1"/>
            <w:vAlign w:val="center"/>
          </w:tcPr>
          <w:p w14:paraId="59F99A07" w14:textId="77777777" w:rsidR="00EF60B4" w:rsidRPr="00277A48" w:rsidRDefault="00EF60B4"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0E24BD">
        <w:trPr>
          <w:trHeight w:val="675"/>
        </w:trPr>
        <w:tc>
          <w:tcPr>
            <w:tcW w:w="8314" w:type="dxa"/>
            <w:shd w:val="clear" w:color="auto" w:fill="FFFFFF" w:themeFill="background1"/>
            <w:vAlign w:val="center"/>
          </w:tcPr>
          <w:p w14:paraId="736AD896" w14:textId="77777777" w:rsidR="00EF60B4" w:rsidRPr="00E112AC" w:rsidRDefault="00EF60B4"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0E24BD">
        <w:trPr>
          <w:trHeight w:val="675"/>
        </w:trPr>
        <w:tc>
          <w:tcPr>
            <w:tcW w:w="8314" w:type="dxa"/>
            <w:shd w:val="clear" w:color="auto" w:fill="FFFFFF" w:themeFill="background1"/>
            <w:vAlign w:val="center"/>
          </w:tcPr>
          <w:p w14:paraId="5BE2F134" w14:textId="041E9463" w:rsidR="00EF60B4" w:rsidRDefault="00EF60B4"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0E24BD">
        <w:trPr>
          <w:trHeight w:val="675"/>
        </w:trPr>
        <w:tc>
          <w:tcPr>
            <w:tcW w:w="8314" w:type="dxa"/>
            <w:shd w:val="clear" w:color="auto" w:fill="FFFFFF" w:themeFill="background1"/>
            <w:vAlign w:val="center"/>
          </w:tcPr>
          <w:p w14:paraId="4D2CC02A" w14:textId="787825E2" w:rsidR="00EF60B4" w:rsidRDefault="00EF60B4"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0E24BD">
        <w:trPr>
          <w:trHeight w:val="675"/>
        </w:trPr>
        <w:tc>
          <w:tcPr>
            <w:tcW w:w="8314" w:type="dxa"/>
            <w:shd w:val="clear" w:color="auto" w:fill="FFFFFF" w:themeFill="background1"/>
            <w:vAlign w:val="center"/>
          </w:tcPr>
          <w:p w14:paraId="7ACFDB63" w14:textId="4A51916E" w:rsidR="00EF60B4" w:rsidRDefault="00EF60B4"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0E24BD">
        <w:trPr>
          <w:trHeight w:val="675"/>
        </w:trPr>
        <w:tc>
          <w:tcPr>
            <w:tcW w:w="8314" w:type="dxa"/>
            <w:shd w:val="clear" w:color="auto" w:fill="FFFFFF" w:themeFill="background1"/>
            <w:vAlign w:val="center"/>
          </w:tcPr>
          <w:p w14:paraId="48FFA001" w14:textId="0CF9E7FD" w:rsidR="00EF60B4" w:rsidRDefault="00EF60B4"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m:t>
                </m:r>
                <m:r>
                  <w:rPr>
                    <w:rFonts w:ascii="Cambria Math" w:hAnsi="Cambria Math"/>
                  </w:rPr>
                  <m: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0E24BD">
        <w:trPr>
          <w:trHeight w:val="675"/>
        </w:trPr>
        <w:tc>
          <w:tcPr>
            <w:tcW w:w="8314" w:type="dxa"/>
            <w:shd w:val="clear" w:color="auto" w:fill="FFFFFF" w:themeFill="background1"/>
            <w:vAlign w:val="center"/>
          </w:tcPr>
          <w:p w14:paraId="76CB3757" w14:textId="64E57055" w:rsidR="00EF60B4" w:rsidRDefault="00EF60B4"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m:t>
                </m:r>
                <m:r>
                  <w:rPr>
                    <w:rFonts w:ascii="Cambria Math" w:eastAsia="MS Mincho" w:hAnsi="Cambria Math"/>
                    <w:szCs w:val="16"/>
                    <w:lang w:val="de-DE"/>
                  </w:rPr>
                  <m:t>-</m:t>
                </m:r>
                <m:r>
                  <w:rPr>
                    <w:rFonts w:ascii="Cambria Math" w:eastAsia="MS Mincho" w:hAnsi="Cambria Math"/>
                    <w:szCs w:val="16"/>
                    <w:lang w:val="de-DE"/>
                  </w:rPr>
                  <m:t>g</m:t>
                </m:r>
                <m:r>
                  <w:rPr>
                    <w:rFonts w:ascii="Cambria Math" w:eastAsia="MS Mincho" w:hAnsi="Cambria Math"/>
                    <w:szCs w:val="16"/>
                    <w:lang w:val="de-DE"/>
                  </w:rPr>
                  <m:t xml:space="preserve">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0E24BD">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w:lastRenderedPageBreak/>
                  <m:t xml:space="preserve">D= </m:t>
                </m:r>
                <m:r>
                  <w:rPr>
                    <w:rFonts w:ascii="Cambria Math" w:hAnsi="Cambria Math" w:cstheme="minorHAnsi"/>
                    <w:szCs w:val="16"/>
                  </w:rPr>
                  <m:t xml:space="preserve">0.5 * </m:t>
                </m:r>
                <m:r>
                  <w:rPr>
                    <w:rFonts w:ascii="Cambria Math" w:hAnsi="Cambria Math" w:cstheme="minorHAnsi"/>
                    <w:szCs w:val="16"/>
                  </w:rPr>
                  <m:t>ρ</m:t>
                </m:r>
                <m:r>
                  <w:rPr>
                    <w:rFonts w:ascii="Cambria Math" w:hAnsi="Cambria Math" w:cstheme="minorHAnsi"/>
                    <w:szCs w:val="16"/>
                  </w:rPr>
                  <m:t xml:space="preserve">*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C92624"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Pr="00C92624">
        <w:rPr>
          <w:rFonts w:eastAsiaTheme="minorEastAsia"/>
        </w:rPr>
        <w:t xml:space="preserve"> a</w:t>
      </w:r>
      <w:proofErr w:type="spellStart"/>
      <w:r w:rsidRPr="00C92624">
        <w:rPr>
          <w:rFonts w:eastAsiaTheme="minorEastAsia"/>
        </w:rPr>
        <w:t>nd</w:t>
      </w:r>
      <w:proofErr w:type="spellEnd"/>
      <w:r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Pr="00C92624">
        <w:rPr>
          <w:rFonts w:eastAsiaTheme="minorEastAsia"/>
        </w:rPr>
        <w:t xml:space="preserve"> are </w:t>
      </w:r>
      <w:r w:rsidR="00973BEE" w:rsidRPr="00973BEE">
        <w:rPr>
          <w:rFonts w:eastAsiaTheme="minorEastAsia"/>
          <w:i/>
          <w:iCs/>
        </w:rPr>
        <w:t>x</w:t>
      </w:r>
      <w:r w:rsidRPr="00C92624">
        <w:rPr>
          <w:rFonts w:eastAsiaTheme="minorEastAsia"/>
        </w:rPr>
        <w:t xml:space="preserve"> position, </w:t>
      </w:r>
      <w:r w:rsidRPr="00973BEE">
        <w:rPr>
          <w:rFonts w:eastAsiaTheme="minorEastAsia"/>
          <w:i/>
          <w:iCs/>
        </w:rPr>
        <w:t>y</w:t>
      </w:r>
      <w:r w:rsidRPr="00C92624">
        <w:rPr>
          <w:rFonts w:eastAsiaTheme="minorEastAsia"/>
        </w:rPr>
        <w:t xml:space="preserve"> position, horizontal velocity, vertical velocity,</w:t>
      </w:r>
      <w:r w:rsidR="00C10AA1">
        <w:rPr>
          <w:rFonts w:eastAsiaTheme="minorEastAsia"/>
        </w:rPr>
        <w:t xml:space="preserve"> tangential velocity,</w:t>
      </w:r>
      <w:r w:rsidRPr="00C92624">
        <w:rPr>
          <w:rFonts w:eastAsiaTheme="minorEastAsia"/>
        </w:rPr>
        <w:t xml:space="preserve"> horizontal accelerati</w:t>
      </w:r>
      <w:r>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m is the mass of the object (0.06 kg for the tennis ball and 0.6 kg for the basketball).</w:t>
      </w:r>
    </w:p>
    <w:p w14:paraId="0D7BA975" w14:textId="77777777" w:rsidR="009F4A02" w:rsidRPr="00C92624" w:rsidRDefault="009F4A02" w:rsidP="009F4A02">
      <w:pPr>
        <w:pStyle w:val="Heading2"/>
      </w:pPr>
    </w:p>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9F4A02"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9F4A02"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4F3167C3" w:rsidR="004A25AA" w:rsidRDefault="009F4A02" w:rsidP="00EC2370">
      <w:pPr>
        <w:jc w:val="both"/>
      </w:pPr>
      <w:r>
        <w:t>We then removed those trials as outliers where the temporal or the spatial error were 2.5 standard deviations below or above the mean of this metric per condition and participant</w:t>
      </w:r>
      <w:r w:rsidR="006F1E4D">
        <w:t xml:space="preserve">, which excludes 1230 out of 19200 trials overall. </w:t>
      </w:r>
      <w:r>
        <w:t xml:space="preserve">We then proceeded to test our hypotheses with a combination of Linear Mixed Modelling </w:t>
      </w:r>
      <w:r>
        <w:fldChar w:fldCharType="begin" w:fldLock="1"/>
      </w:r>
      <w: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 Bürkner, 2018)"},"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p>
    <w:p w14:paraId="323DD6DB" w14:textId="27FEEC82" w:rsidR="009D5335" w:rsidRDefault="009D5335" w:rsidP="00EC2370">
      <w:pPr>
        <w:jc w:val="both"/>
      </w:pPr>
      <w:r>
        <w:t xml:space="preserve">We test each hypothesis both temporally and spatially. </w:t>
      </w:r>
      <w:r>
        <w:t xml:space="preserve">For </w:t>
      </w:r>
      <w:r w:rsidRPr="00C64662">
        <w:rPr>
          <w:b/>
          <w:bCs/>
        </w:rPr>
        <w:t>Hypothesis 1</w:t>
      </w:r>
      <w:r>
        <w:t>,</w:t>
      </w:r>
      <w:r>
        <w:t xml:space="preserve"> w</w:t>
      </w:r>
      <w:r>
        <w:t>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In the temporal task, p</w:t>
      </w:r>
      <w:r>
        <w:t>articipants are expected to respond too late when no air drag is simulated in the visible part as the trajectory because air drag would slow the target down on its way from peak back to the initial level.</w:t>
      </w:r>
      <w:r w:rsidR="00C64662">
        <w:t xml:space="preserve"> (Prediction 1a). In the spatial task, participants should expect the ball to be slowed down by air drag, so we predict an undershoot in participant responses (</w:t>
      </w:r>
      <w:proofErr w:type="spellStart"/>
      <w:r w:rsidR="00C64662">
        <w:t>i</w:t>
      </w:r>
      <w:proofErr w:type="spellEnd"/>
      <w:r w:rsidR="00C64662">
        <w:t>. e. they place the object too far to the left; Prediction 1b).</w:t>
      </w:r>
    </w:p>
    <w:p w14:paraId="66CFE4B8" w14:textId="385263D7" w:rsidR="00C64662" w:rsidRDefault="00C64662" w:rsidP="00EC2370">
      <w:pPr>
        <w:jc w:val="both"/>
      </w:pPr>
      <w:r>
        <w:t>For Hypothesis 2, we expect the texture of the object to affect how participants extrapolate motion. For the target with tennis ball texture, but basket ball size and mass, participants should respond too late</w:t>
      </w:r>
    </w:p>
    <w:p w14:paraId="0097C413" w14:textId="684E3657" w:rsidR="009D5335" w:rsidRPr="009D5335" w:rsidRDefault="009D5335" w:rsidP="00EC2370">
      <w:pPr>
        <w:jc w:val="both"/>
        <w:rPr>
          <w:b/>
          <w:bCs/>
        </w:rPr>
      </w:pPr>
      <w:r w:rsidRPr="009D5335">
        <w:rPr>
          <w:b/>
          <w:bCs/>
        </w:rPr>
        <w:t xml:space="preserve">Prediction 1a </w:t>
      </w:r>
      <w:r>
        <w:rPr>
          <w:b/>
          <w:bCs/>
        </w:rPr>
        <w:t xml:space="preserve">In the temporal task, </w:t>
      </w:r>
    </w:p>
    <w:p w14:paraId="3F752FB4" w14:textId="0DB3E662" w:rsidR="00C8333D" w:rsidRDefault="00C8333D" w:rsidP="0006438B">
      <w:pPr>
        <w:jc w:val="both"/>
        <w:rPr>
          <w:rFonts w:eastAsiaTheme="minorEastAsia"/>
        </w:rPr>
      </w:pPr>
    </w:p>
    <w:p w14:paraId="3C91F271" w14:textId="1C28A126" w:rsidR="000F2606" w:rsidRPr="00C8333D" w:rsidRDefault="00C8333D" w:rsidP="000F2606">
      <w:pPr>
        <w:pStyle w:val="Heading2"/>
        <w:rPr>
          <w:rFonts w:eastAsiaTheme="minorEastAsia"/>
        </w:rPr>
      </w:pPr>
      <w:r>
        <w:rPr>
          <w:rFonts w:eastAsiaTheme="minorEastAsia"/>
        </w:rPr>
        <w:lastRenderedPageBreak/>
        <w:t xml:space="preserve">Results - </w:t>
      </w:r>
      <w:r w:rsidR="000F2606">
        <w:t>Confirmatory Analyses</w:t>
      </w:r>
    </w:p>
    <w:p w14:paraId="77D0A381" w14:textId="666ACB9C" w:rsidR="00DF2DEF" w:rsidRDefault="00DF2DEF" w:rsidP="00DF2DEF">
      <w:pPr>
        <w:pStyle w:val="Heading3"/>
      </w:pPr>
      <w:r>
        <w:t>Hypothesis 1: Representation of Air Drag</w:t>
      </w:r>
    </w:p>
    <w:p w14:paraId="5894D6DA" w14:textId="398ED7CD" w:rsidR="000F2606" w:rsidRDefault="000F2606" w:rsidP="00EC2370">
      <w:pPr>
        <w:jc w:val="both"/>
      </w:pPr>
      <w:r>
        <w:t xml:space="preserve">To test this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 </w:t>
      </w:r>
      <w:r w:rsidR="00E24B79">
        <w:t xml:space="preserve">We fit a </w:t>
      </w:r>
      <w:r>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9D32B4"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C8333D"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310FC596" w:rsidR="007651EB" w:rsidRDefault="00144185" w:rsidP="00EC2370">
      <w:pPr>
        <w:jc w:val="both"/>
      </w:pPr>
      <w:r>
        <w:t>A Likelihood Ratio Test showed that the Test Model is significantly better than the Null Model (p</w:t>
      </w:r>
      <w:r w:rsidR="00B83FDA">
        <w:t> </w:t>
      </w:r>
      <w:r>
        <w:t>=</w:t>
      </w:r>
      <w:r w:rsidR="00B83FDA">
        <w:t> </w:t>
      </w:r>
      <w:r>
        <w:t xml:space="preserve">0.002). The regression coefficient for the fixed effect Air Drag: Absent is 0.017 s (SE = 0.005 s),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w:t>
      </w:r>
      <w:proofErr w:type="spellStart"/>
      <w:r w:rsidR="007651EB">
        <w:t>i</w:t>
      </w:r>
      <w:proofErr w:type="spellEnd"/>
      <w:r w:rsidR="007651EB">
        <w:t>.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651EB"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m:t>
                </m:r>
                <m:r>
                  <w:rPr>
                    <w:rFonts w:ascii="Cambria Math" w:hAnsi="Cambria Math"/>
                    <w:lang w:val="es-ES"/>
                  </w:rPr>
                  <m:t xml:space="preserve"> ~</m:t>
                </m:r>
                <m:r>
                  <w:rPr>
                    <w:rFonts w:ascii="Cambria Math" w:hAnsi="Cambria Math"/>
                    <w:lang w:val="es-ES"/>
                  </w:rPr>
                  <m:t xml:space="preserve"> 0+</m:t>
                </m:r>
                <m:r>
                  <w:rPr>
                    <w:rFonts w:ascii="Cambria Math" w:hAnsi="Cambria Math"/>
                    <w:lang w:val="es-ES"/>
                  </w:rPr>
                  <m:t xml:space="preserve">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469888F2" w14:textId="77777777" w:rsidR="007651EB" w:rsidRDefault="007651EB" w:rsidP="000F2606"/>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2483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m:t>
                </m:r>
                <m:r>
                  <w:rPr>
                    <w:rFonts w:ascii="Cambria Math" w:hAnsi="Cambria Math"/>
                    <w:lang w:val="es-ES"/>
                  </w:rPr>
                  <m:t xml:space="preserve"> ~</m:t>
                </m:r>
                <m:r>
                  <w:rPr>
                    <w:rFonts w:ascii="Cambria Math" w:hAnsi="Cambria Math"/>
                    <w:lang w:val="es-ES"/>
                  </w:rPr>
                  <m:t xml:space="preserve"> 1+</m:t>
                </m:r>
                <m:r>
                  <w:rPr>
                    <w:rFonts w:ascii="Cambria Math" w:hAnsi="Cambria Math"/>
                    <w:lang w:val="es-ES"/>
                  </w:rPr>
                  <m:t xml:space="preserve">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77777777" w:rsidR="00993195" w:rsidRDefault="00A906F7" w:rsidP="00EC2370">
      <w:pPr>
        <w:jc w:val="both"/>
      </w:pPr>
      <w:r>
        <w:t>For neither for the two conditions (</w:t>
      </w:r>
      <w:proofErr w:type="spellStart"/>
      <w:r>
        <w:t>Airdrag</w:t>
      </w:r>
      <w:proofErr w:type="spellEnd"/>
      <w:r>
        <w:t xml:space="preserve">: Present and </w:t>
      </w:r>
      <w:proofErr w:type="spellStart"/>
      <w:r>
        <w:t>Airdrag</w:t>
      </w:r>
      <w:proofErr w:type="spellEnd"/>
      <w:r>
        <w:t>: Absent), the Test Model is significantly better than the Null Model (p = 0.53 and p = 0.64</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454CF0"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hypothesis is whether performance for Air Drag: Present (</w:t>
      </w:r>
      <w:proofErr w:type="spellStart"/>
      <w:r w:rsidR="00B136E5">
        <w:t>i</w:t>
      </w:r>
      <w:proofErr w:type="spellEnd"/>
      <w:r w:rsidR="00B136E5">
        <w:t>. e. the intercept) differs more from 1 than performance for Air Drag: Absent (</w:t>
      </w:r>
      <w:proofErr w:type="spellStart"/>
      <w:r w:rsidR="00B136E5">
        <w:t>i</w:t>
      </w:r>
      <w:proofErr w:type="spellEnd"/>
      <w:r w:rsidR="00B136E5">
        <w:t xml:space="preserve">. e. the intercept plus the regression coefficient for Air Drag: Absent). This test returns </w:t>
      </w:r>
      <w:r w:rsidR="00B136E5">
        <w:lastRenderedPageBreak/>
        <w:t>a posterior probability of 0.3, which corresponds to an Evidence Ratio of 0.43; that is the data support accuracy to be higher for the Air Drag: Absent condition, albeit to a very limited extent.</w:t>
      </w:r>
    </w:p>
    <w:p w14:paraId="6FEC26ED" w14:textId="185FFFC2" w:rsidR="00EE4AFB" w:rsidRDefault="00EE4AFB" w:rsidP="00EC2370">
      <w:pPr>
        <w:jc w:val="both"/>
      </w:pPr>
      <w:r>
        <w:t xml:space="preserve">For the spatial task, we expect </w:t>
      </w:r>
      <w:r w:rsidR="009C404C">
        <w:t xml:space="preserve">high accuracy </w:t>
      </w:r>
      <w:r>
        <w:t xml:space="preserve">for “Air Drag: Present” and an undershoot for “Air Drag: Absent”. 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EE4AFB"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FD122D"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6D36D63" w:rsidR="00982D30" w:rsidRDefault="007C696F" w:rsidP="00EC2370">
      <w:pPr>
        <w:jc w:val="both"/>
      </w:pPr>
      <w:r>
        <w:t>By means of a Likelihood Ratio Test, we found that the Test Model is significantly better than the Null Model (p </w:t>
      </w:r>
      <w:r>
        <w:rPr>
          <w:lang w:val="en-CA"/>
        </w:rPr>
        <w:t>&lt; 0.001). The regression coefficient for Air Drag</w:t>
      </w:r>
      <w:r w:rsidRPr="007C696F">
        <w:t>: Absent is -0</w:t>
      </w:r>
      <w:r>
        <w:t xml:space="preserve">.0085 m (SE = 0.001 m). We again test whether the intercepts differ significant from </w:t>
      </w:r>
      <w:r w:rsidR="00EF75FD">
        <w:t>1</w:t>
      </w:r>
      <w:r>
        <w:t xml:space="preserve"> in either condition. We find that </w:t>
      </w:r>
      <w:r w:rsidR="00AE1848">
        <w:t xml:space="preserve">the intercept does not differ </w:t>
      </w:r>
      <w:r w:rsidR="00EF75FD">
        <w:t xml:space="preserve">for the Air Drag: Present condition (p = 0.052),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5</w:t>
      </w:r>
      <w:r w:rsidR="006D07B1">
        <w:t>). However, considering that the intercept for Air Drag: Present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0E24BD">
        <w:trPr>
          <w:trHeight w:val="376"/>
        </w:trPr>
        <w:tc>
          <w:tcPr>
            <w:tcW w:w="8314" w:type="dxa"/>
            <w:shd w:val="clear" w:color="auto" w:fill="FFFFFF" w:themeFill="background1"/>
            <w:vAlign w:val="center"/>
          </w:tcPr>
          <w:p w14:paraId="2875DDDA" w14:textId="77777777" w:rsidR="00982D30" w:rsidRPr="009D32B4" w:rsidRDefault="00982D30" w:rsidP="000E24BD">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0E24BD">
            <w:pPr>
              <w:pStyle w:val="MaterialsandMethodsText"/>
            </w:pPr>
            <w:r w:rsidRPr="00277A48">
              <w:t>[</w:t>
            </w:r>
            <w:r>
              <w:t>11</w:t>
            </w:r>
            <w:r w:rsidRPr="00277A48">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7E410177"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61E69183"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Basket Ball, Incongruent condition, we expect responses to be slightly earlier than for Basket Ball, </w:t>
      </w:r>
      <w:r w:rsidR="00FC24F3">
        <w:t>Congruen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FC24F3"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F364B7"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2F90C89C" w:rsidR="00F364B7" w:rsidRDefault="00BF3F46" w:rsidP="00EC2370">
      <w:pPr>
        <w:jc w:val="both"/>
      </w:pPr>
      <w:r>
        <w:t>A Likelihood Ratio Test (</w:t>
      </w:r>
      <w:proofErr w:type="spellStart"/>
      <w:r>
        <w:t>anova</w:t>
      </w:r>
      <w:proofErr w:type="spellEnd"/>
      <w:r>
        <w:t xml:space="preserve">() function in R) showed that the Test Model is not significantly better than the Test Model (p </w:t>
      </w:r>
      <w:r w:rsidRPr="00BF3F46">
        <w:t>=</w:t>
      </w:r>
      <w:r>
        <w:t xml:space="preserve"> 0.625);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 m/s).</w:t>
      </w:r>
    </w:p>
    <w:p w14:paraId="3BB78EAB" w14:textId="4E4DC618" w:rsidR="00BF3F46" w:rsidRDefault="00833A98" w:rsidP="00EC2370">
      <w:pPr>
        <w:jc w:val="both"/>
      </w:pPr>
      <w:r>
        <w:t>We perform the same procedure for the spatial task.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833A98"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m:t>
                </m:r>
                <m:r>
                  <w:rPr>
                    <w:rFonts w:ascii="Cambria Math" w:hAnsi="Cambria Math"/>
                  </w:rPr>
                  <m:t>e</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833A98"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m:t>
                </m:r>
                <m:r>
                  <w:rPr>
                    <w:rFonts w:ascii="Cambria Math" w:hAnsi="Cambria Math"/>
                  </w:rPr>
                  <m:t>e</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35C1C12F" w:rsidR="00FA5A8D" w:rsidRDefault="00C8333D" w:rsidP="00EC2370">
      <w:pPr>
        <w:jc w:val="both"/>
      </w:pPr>
      <w:r>
        <w:t>a</w:t>
      </w:r>
      <w:r w:rsidR="00EA265E">
        <w:t>gain with a Likelihood Ratio Test</w:t>
      </w:r>
      <w:r>
        <w:t xml:space="preserve"> (</w:t>
      </w:r>
      <w:proofErr w:type="spellStart"/>
      <w:r>
        <w:t>anova</w:t>
      </w:r>
      <w:proofErr w:type="spellEnd"/>
      <w:r>
        <w:t>() function in R)</w:t>
      </w:r>
      <w:r w:rsidR="00EA265E">
        <w:t>. The Test Model proved to be significantly better than the test model (p &lt; 0.001</w:t>
      </w:r>
      <w:r w:rsidR="00EA265E">
        <w:rPr>
          <w:lang w:val="en-CA"/>
        </w:rPr>
        <w:t xml:space="preserve">). It estimates the regression coefficient for the interaction of Ball Type: Basketball and Congruency: Incongruent </w:t>
      </w:r>
      <w:r w:rsidR="00EA265E" w:rsidRPr="00EA265E">
        <w:t>-0.02 m (SE = 0.002 m)</w:t>
      </w:r>
      <w:r w:rsidR="00426C0D">
        <w:t>, which is the predicted direction.</w:t>
      </w:r>
      <w:r w:rsidR="00624045">
        <w:t xml:space="preserve"> 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0A321D54" w14:textId="651D0548" w:rsidR="00FA5A8D" w:rsidRDefault="00FA5A8D" w:rsidP="000F2606"/>
    <w:p w14:paraId="256099DD" w14:textId="1EE2405F" w:rsidR="00C8333D" w:rsidRDefault="00C8333D" w:rsidP="00BC575F">
      <w:pPr>
        <w:pStyle w:val="Heading2"/>
      </w:pPr>
      <w:r>
        <w:t>Exploratory Analyses</w:t>
      </w:r>
    </w:p>
    <w:p w14:paraId="68CC4604" w14:textId="6B1CC918" w:rsidR="00BC575F" w:rsidRDefault="00BC575F" w:rsidP="00EC2370">
      <w:pPr>
        <w:jc w:val="both"/>
      </w:pPr>
      <w:r>
        <w:t>We furthermore explore several potential candidate hypothes</w:t>
      </w:r>
      <w:r w:rsidR="006C0E39">
        <w:t>e</w:t>
      </w:r>
      <w:r>
        <w:t>s for future confirmation.</w:t>
      </w:r>
    </w:p>
    <w:p w14:paraId="56E920F6" w14:textId="655078C8" w:rsidR="00B07FC5" w:rsidRDefault="00B07FC5" w:rsidP="00BC575F">
      <w:pPr>
        <w:pStyle w:val="Heading3"/>
      </w:pPr>
      <w:r>
        <w:t>Is precision lower when no air drag is presented in the visible part of the trajectory?</w:t>
      </w:r>
    </w:p>
    <w:p w14:paraId="44DD75B4" w14:textId="1FDEC9C1" w:rsidR="00B07FC5" w:rsidRDefault="00B07FC5" w:rsidP="00B07FC5">
      <w:r>
        <w:t>Humans might pick up subtle difference in trajectories unfolding with or without air drag, which might lead to more variable responses. 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 </w:t>
      </w:r>
      <w:bookmarkStart w:id="3" w:name="_GoBack"/>
      <w:bookmarkEnd w:id="3"/>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BC575F"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08B43EA1" w:rsidR="00BC575F" w:rsidRDefault="00AF0CE6" w:rsidP="00EC2370">
      <w:pPr>
        <w:jc w:val="both"/>
      </w:pPr>
      <w:r>
        <w:t>For the hypothesis that Congruency: Incongruent leads to a higher variability in responses</w:t>
      </w:r>
      <w:r w:rsidR="005D37AF">
        <w:t xml:space="preserve"> in the timing task (-</w:t>
      </w:r>
      <w:r w:rsidR="00F24EB9">
        <w:t>0.03 s; SE = 0.02 s on a log scale)</w:t>
      </w:r>
      <w:r>
        <w:t>, we found a Posterior Probability of nearly 1 and a Evidence Ratio of 399. This indicates very strong evidence that an incongruency between texture and other physical properties leads to higher variability in responses.</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5D37AF"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05734EAF" w:rsidR="005D37AF" w:rsidRDefault="005D37AF" w:rsidP="00EC2370">
      <w:pPr>
        <w:jc w:val="both"/>
      </w:pPr>
      <w:r>
        <w:t>Here, we also find variability to be higher in the timing task (-0.03 m; SE = 0.02 m on a log scale), with a Posterior Probability of 0.97 and an Evidence Ratio of 31. This represents moderate-to-strong evidence that variability in the spatial task is indeed higher for the Congruency: Incongruent condition.</w:t>
      </w:r>
    </w:p>
    <w:p w14:paraId="339E42E7" w14:textId="1FB16123"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72E83542" w14:textId="0B4A2238" w:rsidR="00864D4C" w:rsidRDefault="00864D4C" w:rsidP="005C547D">
      <w:pPr>
        <w:pStyle w:val="Heading3"/>
      </w:pPr>
      <w:r>
        <w:t>Do different objects elicit differences in conditions?</w:t>
      </w:r>
    </w:p>
    <w:p w14:paraId="5F3E87DB" w14:textId="3F3F2AB4" w:rsidR="00BC575F" w:rsidRDefault="005C547D" w:rsidP="00EC2370">
      <w:pPr>
        <w:jc w:val="both"/>
      </w:pPr>
      <w:r>
        <w:t>It is furthermore possible that performance is affected by the simulated objects. For example, performance for tennis balls could be less precise because they are smaller, which might lead to a less precise representation of their size.</w:t>
      </w:r>
      <w:r w:rsidR="00F83CC5">
        <w:t xml:space="preserve"> 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rsidR="00F83CC5">
        <w:fldChar w:fldCharType="begin" w:fldLock="1"/>
      </w:r>
      <w:r w:rsidR="009F4A02">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F83CC5">
        <w:fldChar w:fldCharType="separate"/>
      </w:r>
      <w:r w:rsidR="00F83CC5" w:rsidRPr="00F83CC5">
        <w:rPr>
          <w:noProof/>
        </w:rPr>
        <w:t>(Jokisch &amp; Troje, 2003; Lacquaniti et al., 2015; Vallortigara &amp; Regolin, 2007)</w:t>
      </w:r>
      <w:r w:rsidR="00F83CC5">
        <w:fldChar w:fldCharType="end"/>
      </w:r>
      <w:r w:rsidR="00F83CC5">
        <w:t>. However, this process might only compensate partially for misperceptions in depth. 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7AD4CD39" w:rsidR="00F83CC5" w:rsidRPr="009D32B4" w:rsidRDefault="00F83CC5"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3A6597D3" w14:textId="169B2582" w:rsidR="005C547D" w:rsidRDefault="005C547D" w:rsidP="000F2606"/>
    <w:p w14:paraId="58FABA87" w14:textId="77777777" w:rsidR="00422259" w:rsidRPr="000F2606" w:rsidRDefault="00422259" w:rsidP="000F2606"/>
    <w:p w14:paraId="4B22538E" w14:textId="2EFC0284" w:rsidR="00325883" w:rsidRDefault="00325883" w:rsidP="003F4A3B">
      <w:pPr>
        <w:jc w:val="both"/>
      </w:pPr>
    </w:p>
    <w:p w14:paraId="14F95EF1" w14:textId="3DBC06FD" w:rsidR="00325883" w:rsidRDefault="00325883" w:rsidP="003F4A3B">
      <w:pPr>
        <w:jc w:val="both"/>
      </w:pPr>
    </w:p>
    <w:p w14:paraId="7164DDAA" w14:textId="4598C715" w:rsidR="00325883" w:rsidRDefault="00325883" w:rsidP="003F4A3B">
      <w:pPr>
        <w:jc w:val="both"/>
      </w:pPr>
    </w:p>
    <w:p w14:paraId="111A4214" w14:textId="3765BDC0" w:rsidR="00325883" w:rsidRDefault="00325883" w:rsidP="003F4A3B">
      <w:pPr>
        <w:jc w:val="both"/>
      </w:pPr>
    </w:p>
    <w:p w14:paraId="552D4956" w14:textId="4563593C" w:rsidR="00325883" w:rsidRDefault="00325883" w:rsidP="003F4A3B">
      <w:pPr>
        <w:jc w:val="both"/>
      </w:pPr>
    </w:p>
    <w:p w14:paraId="0F632958" w14:textId="77777777" w:rsidR="00325883" w:rsidRDefault="00325883" w:rsidP="003F4A3B">
      <w:pPr>
        <w:jc w:val="both"/>
      </w:pPr>
    </w:p>
    <w:p w14:paraId="4813C13F" w14:textId="38E964BB" w:rsidR="00325883" w:rsidRDefault="00325883" w:rsidP="003F4A3B">
      <w:pPr>
        <w:jc w:val="both"/>
      </w:pPr>
    </w:p>
    <w:p w14:paraId="6CCA216A" w14:textId="2170C44A" w:rsidR="00325883" w:rsidRDefault="00325883" w:rsidP="003F4A3B">
      <w:pPr>
        <w:jc w:val="both"/>
      </w:pPr>
    </w:p>
    <w:p w14:paraId="7E270A32" w14:textId="3ABF0CA9" w:rsidR="00325883" w:rsidRDefault="00325883" w:rsidP="003F4A3B">
      <w:pPr>
        <w:jc w:val="both"/>
      </w:pPr>
    </w:p>
    <w:p w14:paraId="4E5589D5" w14:textId="4295936F" w:rsidR="00325883" w:rsidRDefault="00325883" w:rsidP="003F4A3B">
      <w:pPr>
        <w:jc w:val="both"/>
      </w:pPr>
    </w:p>
    <w:p w14:paraId="7F45E81B" w14:textId="37E64B65" w:rsidR="00325883" w:rsidRDefault="00325883" w:rsidP="003F4A3B">
      <w:pPr>
        <w:jc w:val="both"/>
      </w:pPr>
    </w:p>
    <w:p w14:paraId="794E28CD" w14:textId="77777777" w:rsidR="00325883" w:rsidRPr="00737D5F" w:rsidRDefault="00325883" w:rsidP="00325883">
      <w:pPr>
        <w:jc w:val="both"/>
      </w:pPr>
      <w:proofErr w:type="spellStart"/>
      <w:r>
        <w:lastRenderedPageBreak/>
        <w:t>i</w:t>
      </w:r>
      <w:proofErr w:type="spellEnd"/>
      <w:r>
        <w:t>. e. on each frame, the x and y positions for the next frame are computed based on the current velocity of the object (see e. </w:t>
      </w:r>
      <w:commentRangeStart w:id="4"/>
      <w:r>
        <w:t>g</w:t>
      </w:r>
      <w:commentRangeEnd w:id="4"/>
      <w:r>
        <w:rPr>
          <w:rStyle w:val="CommentReference"/>
        </w:rPr>
        <w:commentReference w:id="4"/>
      </w:r>
      <w:r>
        <w:t xml:space="preserve">). We found that the analytic equations provided under </w:t>
      </w:r>
      <w:hyperlink r:id="rId7" w:history="1">
        <w:r>
          <w:rPr>
            <w:rStyle w:val="Hyperlink"/>
          </w:rPr>
          <w:t>https://demonstrations.wolfram.com/ProjectileWithAirDrag/</w:t>
        </w:r>
      </w:hyperlink>
      <w:r>
        <w:t xml:space="preserve"> matched the synthetically computed trajectories closely when we assumed a drag coefficient </w:t>
      </w:r>
      <w:r w:rsidRPr="00737D5F">
        <w:rPr>
          <w:i/>
          <w:iCs/>
        </w:rPr>
        <w:t>c</w:t>
      </w:r>
      <w:r>
        <w:t xml:space="preserve"> of _____ . The following equations yield the x and y positions of the object at each moment of the trajectory:</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325883" w:rsidRPr="00277A48" w14:paraId="1A66C16A" w14:textId="77777777" w:rsidTr="00C92624">
        <w:trPr>
          <w:trHeight w:val="376"/>
        </w:trPr>
        <w:tc>
          <w:tcPr>
            <w:tcW w:w="8314" w:type="dxa"/>
            <w:shd w:val="clear" w:color="auto" w:fill="FFFFFF" w:themeFill="background1"/>
            <w:vAlign w:val="center"/>
          </w:tcPr>
          <w:p w14:paraId="46803057" w14:textId="77777777" w:rsidR="00325883" w:rsidRPr="00277A48" w:rsidRDefault="00325883" w:rsidP="00C9262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3ECB5ACA" w14:textId="77777777" w:rsidR="00325883" w:rsidRPr="00277A48" w:rsidRDefault="00325883" w:rsidP="00C92624">
            <w:pPr>
              <w:pStyle w:val="MaterialsandMethodsText"/>
            </w:pPr>
            <w:r w:rsidRPr="00277A48">
              <w:t>[</w:t>
            </w:r>
            <w:r>
              <w:t>3</w:t>
            </w:r>
            <w:r w:rsidRPr="00277A48">
              <w:t>]</w:t>
            </w:r>
          </w:p>
        </w:tc>
      </w:tr>
      <w:tr w:rsidR="00325883" w:rsidRPr="00277A48" w14:paraId="13B8BF15" w14:textId="77777777" w:rsidTr="00C92624">
        <w:trPr>
          <w:trHeight w:val="675"/>
        </w:trPr>
        <w:tc>
          <w:tcPr>
            <w:tcW w:w="8314" w:type="dxa"/>
            <w:shd w:val="clear" w:color="auto" w:fill="FFFFFF" w:themeFill="background1"/>
            <w:vAlign w:val="center"/>
          </w:tcPr>
          <w:p w14:paraId="7316C4AA" w14:textId="77777777" w:rsidR="00325883" w:rsidRPr="00E112AC" w:rsidRDefault="00325883" w:rsidP="00C9262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4B83A0B3" w14:textId="77777777" w:rsidR="00325883" w:rsidRPr="00277A48" w:rsidRDefault="00325883" w:rsidP="00C92624">
            <w:pPr>
              <w:pStyle w:val="MaterialsandMethodsText"/>
            </w:pPr>
            <w:r w:rsidRPr="00277A48">
              <w:t>[</w:t>
            </w:r>
            <w:r>
              <w:t>4</w:t>
            </w:r>
            <w:r w:rsidRPr="00277A48">
              <w:t>]</w:t>
            </w:r>
          </w:p>
        </w:tc>
      </w:tr>
    </w:tbl>
    <w:p w14:paraId="31874A1E" w14:textId="77777777" w:rsidR="00325883" w:rsidRDefault="00325883" w:rsidP="00325883">
      <w:pPr>
        <w:jc w:val="both"/>
        <w:rPr>
          <w:rFonts w:eastAsiaTheme="minorEastAsia"/>
        </w:rPr>
      </w:pPr>
      <w:r w:rsidRPr="0006438B">
        <w:rPr>
          <w:rFonts w:eastAsiaTheme="minorEastAsia"/>
          <w:i/>
          <w:iCs/>
        </w:rPr>
        <w:t>m</w:t>
      </w:r>
      <w:r>
        <w:rPr>
          <w:rFonts w:eastAsiaTheme="minorEastAsia"/>
        </w:rPr>
        <w:t xml:space="preserve"> is the mass of the object, </w:t>
      </w:r>
      <w:r w:rsidRPr="0006438B">
        <w:rPr>
          <w:rFonts w:eastAsiaTheme="minorEastAsia"/>
          <w:i/>
          <w:iCs/>
        </w:rPr>
        <w:t>g</w:t>
      </w:r>
      <w:r>
        <w:rPr>
          <w:rFonts w:eastAsiaTheme="minorEastAsia"/>
        </w:rPr>
        <w:t xml:space="preserve"> is earth gravity (9.81 m/s²) and </w:t>
      </w:r>
      <w:r w:rsidRPr="0006438B">
        <w:rPr>
          <w:rFonts w:eastAsiaTheme="minorEastAsia"/>
          <w:i/>
          <w:iCs/>
        </w:rPr>
        <w:t>c</w:t>
      </w:r>
      <w:r>
        <w:rPr>
          <w:rFonts w:eastAsiaTheme="minorEastAsia"/>
        </w:rPr>
        <w:t xml:space="preserve"> is the drag coefficient.</w:t>
      </w:r>
    </w:p>
    <w:p w14:paraId="18E737A3" w14:textId="77777777" w:rsidR="00325883" w:rsidRPr="003F4A3B" w:rsidRDefault="00325883" w:rsidP="003F4A3B">
      <w:pPr>
        <w:jc w:val="both"/>
      </w:pPr>
    </w:p>
    <w:sectPr w:rsidR="00325883" w:rsidRPr="003F4A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C92624" w:rsidRDefault="00C92624">
      <w:pPr>
        <w:pStyle w:val="CommentText"/>
      </w:pPr>
      <w:r>
        <w:rPr>
          <w:rStyle w:val="CommentReference"/>
        </w:rPr>
        <w:annotationRef/>
      </w:r>
      <w:r>
        <w:t xml:space="preserve">Los </w:t>
      </w:r>
      <w:proofErr w:type="spellStart"/>
      <w:r>
        <w:t>hemos</w:t>
      </w:r>
      <w:proofErr w:type="spellEnd"/>
      <w:r>
        <w:t xml:space="preserve"> </w:t>
      </w:r>
      <w:proofErr w:type="spellStart"/>
      <w:r>
        <w:t>testado</w:t>
      </w:r>
      <w:proofErr w:type="spellEnd"/>
      <w:r>
        <w:t>?</w:t>
      </w:r>
    </w:p>
  </w:comment>
  <w:comment w:id="1" w:author="Björn Jörges" w:date="2020-03-21T02:24:00Z" w:initials="BJ">
    <w:p w14:paraId="275F66E0" w14:textId="2A594DCB" w:rsidR="00C92624" w:rsidRDefault="00C92624">
      <w:pPr>
        <w:pStyle w:val="CommentText"/>
      </w:pPr>
      <w:r>
        <w:rPr>
          <w:rStyle w:val="CommentReference"/>
        </w:rPr>
        <w:annotationRef/>
      </w:r>
      <w:r>
        <w:t>?</w:t>
      </w:r>
    </w:p>
  </w:comment>
  <w:comment w:id="2" w:author="Björn Jörges" w:date="2020-03-21T02:25:00Z" w:initials="BJ">
    <w:p w14:paraId="7913EE9E" w14:textId="714DF70C" w:rsidR="00C92624" w:rsidRDefault="00C92624">
      <w:pPr>
        <w:pStyle w:val="CommentText"/>
      </w:pPr>
      <w:r>
        <w:rPr>
          <w:rStyle w:val="CommentReference"/>
        </w:rPr>
        <w:annotationRef/>
      </w:r>
      <w:r>
        <w:t>?</w:t>
      </w:r>
    </w:p>
  </w:comment>
  <w:comment w:id="4" w:author="Björn Jörges" w:date="2020-03-21T03:03:00Z" w:initials="BJ">
    <w:p w14:paraId="2E33314C" w14:textId="77777777" w:rsidR="00C92624" w:rsidRPr="00737D5F" w:rsidRDefault="00C92624" w:rsidP="00325883">
      <w:pPr>
        <w:pStyle w:val="CommentText"/>
        <w:rPr>
          <w:lang w:val="es-ES"/>
        </w:rPr>
      </w:pPr>
      <w:r>
        <w:rPr>
          <w:rStyle w:val="CommentReference"/>
        </w:rPr>
        <w:annotationRef/>
      </w:r>
      <w:r w:rsidRPr="00737D5F">
        <w:rPr>
          <w:lang w:val="es-ES"/>
        </w:rPr>
        <w:t>Referencia de la manera sintética</w:t>
      </w:r>
      <w:r>
        <w:rPr>
          <w:lang w:val="es-ES"/>
        </w:rPr>
        <w:t>? Creo que habría que preguntar a Joan de donde lo ha sac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E3331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E33314C" w16cid:durableId="222002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44507"/>
    <w:rsid w:val="0006438B"/>
    <w:rsid w:val="000856B8"/>
    <w:rsid w:val="000E1AC4"/>
    <w:rsid w:val="000F2606"/>
    <w:rsid w:val="001045AC"/>
    <w:rsid w:val="001328CE"/>
    <w:rsid w:val="00144185"/>
    <w:rsid w:val="001B3C08"/>
    <w:rsid w:val="00211086"/>
    <w:rsid w:val="00262789"/>
    <w:rsid w:val="002B09EC"/>
    <w:rsid w:val="002F519B"/>
    <w:rsid w:val="0031622F"/>
    <w:rsid w:val="00325883"/>
    <w:rsid w:val="00336BA5"/>
    <w:rsid w:val="00345AF4"/>
    <w:rsid w:val="003A095A"/>
    <w:rsid w:val="003F248C"/>
    <w:rsid w:val="003F4A3B"/>
    <w:rsid w:val="00422259"/>
    <w:rsid w:val="00426C0D"/>
    <w:rsid w:val="0043561A"/>
    <w:rsid w:val="00454CF0"/>
    <w:rsid w:val="004A25AA"/>
    <w:rsid w:val="005C547D"/>
    <w:rsid w:val="005D15B0"/>
    <w:rsid w:val="005D37AF"/>
    <w:rsid w:val="00624045"/>
    <w:rsid w:val="00652E8A"/>
    <w:rsid w:val="00665486"/>
    <w:rsid w:val="00683CFE"/>
    <w:rsid w:val="006C0E39"/>
    <w:rsid w:val="006D07B1"/>
    <w:rsid w:val="006E0C61"/>
    <w:rsid w:val="006E44AD"/>
    <w:rsid w:val="006F1E4D"/>
    <w:rsid w:val="00706A91"/>
    <w:rsid w:val="007164E4"/>
    <w:rsid w:val="0072483C"/>
    <w:rsid w:val="00737D5F"/>
    <w:rsid w:val="007651EB"/>
    <w:rsid w:val="007C392A"/>
    <w:rsid w:val="007C696F"/>
    <w:rsid w:val="007F1585"/>
    <w:rsid w:val="00833A98"/>
    <w:rsid w:val="008419DC"/>
    <w:rsid w:val="00864D4C"/>
    <w:rsid w:val="008663AB"/>
    <w:rsid w:val="00883F65"/>
    <w:rsid w:val="008A7A14"/>
    <w:rsid w:val="008C6CFC"/>
    <w:rsid w:val="0092614D"/>
    <w:rsid w:val="00973BEE"/>
    <w:rsid w:val="00982D30"/>
    <w:rsid w:val="00990B00"/>
    <w:rsid w:val="00993195"/>
    <w:rsid w:val="009C404C"/>
    <w:rsid w:val="009D32B4"/>
    <w:rsid w:val="009D5335"/>
    <w:rsid w:val="009D6BC6"/>
    <w:rsid w:val="009E3B5C"/>
    <w:rsid w:val="009F4A02"/>
    <w:rsid w:val="00A63E27"/>
    <w:rsid w:val="00A6529B"/>
    <w:rsid w:val="00A906F7"/>
    <w:rsid w:val="00AC21D7"/>
    <w:rsid w:val="00AC7BFB"/>
    <w:rsid w:val="00AE1848"/>
    <w:rsid w:val="00AE384F"/>
    <w:rsid w:val="00AF0CE6"/>
    <w:rsid w:val="00AF1EE1"/>
    <w:rsid w:val="00B002D0"/>
    <w:rsid w:val="00B00CD6"/>
    <w:rsid w:val="00B07FC5"/>
    <w:rsid w:val="00B136E5"/>
    <w:rsid w:val="00B26A2C"/>
    <w:rsid w:val="00B4419B"/>
    <w:rsid w:val="00B76F61"/>
    <w:rsid w:val="00B807E4"/>
    <w:rsid w:val="00B83FDA"/>
    <w:rsid w:val="00BB37A1"/>
    <w:rsid w:val="00BC341D"/>
    <w:rsid w:val="00BC575F"/>
    <w:rsid w:val="00BF3F46"/>
    <w:rsid w:val="00BF6A66"/>
    <w:rsid w:val="00C01D2C"/>
    <w:rsid w:val="00C10AA1"/>
    <w:rsid w:val="00C64662"/>
    <w:rsid w:val="00C64A62"/>
    <w:rsid w:val="00C8333D"/>
    <w:rsid w:val="00C873FC"/>
    <w:rsid w:val="00C87709"/>
    <w:rsid w:val="00C92624"/>
    <w:rsid w:val="00CA45CA"/>
    <w:rsid w:val="00CC10F4"/>
    <w:rsid w:val="00DA5A0C"/>
    <w:rsid w:val="00DF2DEF"/>
    <w:rsid w:val="00E01F1C"/>
    <w:rsid w:val="00E24B79"/>
    <w:rsid w:val="00E522B4"/>
    <w:rsid w:val="00E7534E"/>
    <w:rsid w:val="00EA265E"/>
    <w:rsid w:val="00EC2370"/>
    <w:rsid w:val="00EE4AFB"/>
    <w:rsid w:val="00EF60B4"/>
    <w:rsid w:val="00EF75FD"/>
    <w:rsid w:val="00F24EB9"/>
    <w:rsid w:val="00F364B7"/>
    <w:rsid w:val="00F705C1"/>
    <w:rsid w:val="00F82622"/>
    <w:rsid w:val="00F83CC5"/>
    <w:rsid w:val="00FA5A8D"/>
    <w:rsid w:val="00FC24F3"/>
    <w:rsid w:val="00FD122D"/>
    <w:rsid w:val="00FE00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emonstrations.wolfram.com/ProjectileWithAirDrag/"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65</TotalTime>
  <Pages>8</Pages>
  <Words>12102</Words>
  <Characters>68988</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83</cp:revision>
  <dcterms:created xsi:type="dcterms:W3CDTF">2020-03-09T22:29:00Z</dcterms:created>
  <dcterms:modified xsi:type="dcterms:W3CDTF">2020-03-23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